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0547" w:rsidRDefault="00960547" w:rsidP="00960547">
      <w:pPr>
        <w:pStyle w:val="Heading2"/>
      </w:pPr>
      <w:r>
        <w:t>APPENDIX A. Dams in Faga'alu watershed</w:t>
      </w:r>
    </w:p>
    <w:p w:rsidR="00960547" w:rsidRDefault="00960547" w:rsidP="00960547">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00B77809" w:rsidRPr="00B77809">
        <w:rPr>
          <w:noProof/>
        </w:rPr>
        <w:t>(Tonkin &amp; Taylor International Ltd., 1989)</w:t>
      </w:r>
      <w:r>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960547" w:rsidRDefault="00960547" w:rsidP="00960547">
      <w:r>
        <w:t xml:space="preserve">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fldChar w:fldCharType="separate"/>
      </w:r>
      <w:r w:rsidR="00B77809" w:rsidRPr="00B77809">
        <w:rPr>
          <w:noProof/>
        </w:rPr>
        <w:t>(Tonkin &amp; Taylor International Ltd., 1989; URS Company, 1978)</w:t>
      </w:r>
      <w:r>
        <w:fldChar w:fldCharType="end"/>
      </w:r>
      <w:r>
        <w:t xml:space="preserve">.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w:t>
      </w:r>
      <w:r>
        <w:fldChar w:fldCharType="begin" w:fldLock="1"/>
      </w:r>
      <w:r w:rsidR="00B77809">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fldChar w:fldCharType="separate"/>
      </w:r>
      <w:r w:rsidR="00B77809" w:rsidRPr="00B77809">
        <w:rPr>
          <w:noProof/>
        </w:rPr>
        <w:t>(Kearns, 2013)</w:t>
      </w:r>
      <w:r>
        <w:fldChar w:fldCharType="end"/>
      </w:r>
      <w:r>
        <w:t xml:space="preserve">. Interviews with local maintenance staff and historical photos </w:t>
      </w:r>
      <w:r>
        <w:lastRenderedPageBreak/>
        <w:t>confirmed the Matafao Reservoir was actively maintained and cleaned of sediment until the early 70's.</w:t>
      </w:r>
    </w:p>
    <w:p w:rsidR="00960547" w:rsidRDefault="00960547" w:rsidP="00960547">
      <w:r>
        <w:t xml:space="preserve">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time in the 1990's. The Vaitanoa Reservoir had a design volume of 4.5 million gallons (17,000m³), but is assumed to be full of sediment since the drainage valves were never opened and the reservoir was overtopping the spillway as of 10/18/89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00B77809" w:rsidRPr="00B77809">
        <w:rPr>
          <w:noProof/>
        </w:rPr>
        <w:t>(Tonkin &amp; Taylor International Ltd., 1989)</w:t>
      </w:r>
      <w:r>
        <w:fldChar w:fldCharType="end"/>
      </w:r>
      <w:r>
        <w:t>. A low masonry weir was also constructed downstream of the Vaitanoa Dam, but not connected to any piping.</w:t>
      </w:r>
    </w:p>
    <w:p w:rsidR="00960547" w:rsidRDefault="00960547" w:rsidP="00960547">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fldChar w:fldCharType="begin" w:fldLock="1"/>
      </w:r>
      <w:r w:rsidR="00B77809">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00B77809" w:rsidRPr="00B77809">
        <w:rPr>
          <w:noProof/>
        </w:rPr>
        <w:t>(Tonkin &amp; Taylor International Ltd., 1989)</w:t>
      </w:r>
      <w:r>
        <w:fldChar w:fldCharType="end"/>
      </w:r>
      <w:r>
        <w:t>. The original capacity was 0.03 million gallons (114 m³) but is now full of coarse sediment up to the spillway crest. No reports were found indicating this structure was ever emptied of sediment.</w:t>
      </w:r>
    </w:p>
    <w:p w:rsidR="00960547" w:rsidRDefault="00960547" w:rsidP="00960547">
      <w:pPr>
        <w:pStyle w:val="Heading2"/>
      </w:pPr>
      <w:r>
        <w:t>APPENDIX B. Stream gaging in Faga’alu Watershed</w:t>
      </w:r>
    </w:p>
    <w:p w:rsidR="00960547" w:rsidRDefault="00960547" w:rsidP="00960547">
      <w:r>
        <w:t>Stream gaging sites were chosen to take advantage of an existing control structure at FG1 (Figure B.1) and a stabilized stream cross section at FG3 (Figure B.2)</w:t>
      </w:r>
      <w:r>
        <w:fldChar w:fldCharType="begin" w:fldLock="1"/>
      </w:r>
      <w:r w:rsidR="00B77809">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fldChar w:fldCharType="separate"/>
      </w:r>
      <w:r w:rsidR="00B77809" w:rsidRPr="00B77809">
        <w:rPr>
          <w:noProof/>
        </w:rPr>
        <w:t>(Duvert and Gratiot, 2010)</w:t>
      </w:r>
      <w:r>
        <w:fldChar w:fldCharType="end"/>
      </w:r>
      <w:r>
        <w:t xml:space="preserve">. At FG1 and FG3, Q was calculated from 15 minute interval stream stage measurements, using a stage-Q rating curve calibrated to manual Q measurements made under baseflow and stormflow </w:t>
      </w:r>
      <w:r>
        <w:lastRenderedPageBreak/>
        <w:t xml:space="preserve">conditions (Figures B.3 and B.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fldChar w:fldCharType="begin" w:fldLock="1"/>
      </w:r>
      <w:r w:rsidR="00B77809">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B77809" w:rsidRPr="00B77809">
        <w:rPr>
          <w:noProof/>
        </w:rPr>
        <w:t>(Harrelson et al., 1994; Turnipseed and Sauer, 2010)</w:t>
      </w:r>
      <w:r>
        <w:fldChar w:fldCharType="end"/>
      </w:r>
      <w:r>
        <w:t>.</w:t>
      </w:r>
    </w:p>
    <w:p w:rsidR="00960547" w:rsidRDefault="00960547" w:rsidP="00960547">
      <w:r>
        <w:t>AV-Q measurements could not be made at high stages at FG1 and FG3 for safety reasons, so stage-Q relationships were constructed to estimate a continuous record of Q. At FG3, the channel is rectangular with stabilized rip-rap on the banks and bed (Figure B.2).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B.3).</w:t>
      </w:r>
    </w:p>
    <w:p w:rsidR="00960547" w:rsidRDefault="00960547" w:rsidP="00960547">
      <w:r>
        <w:t xml:space="preserve">At FG1, the flow control structure is a masonry ogee spillway crest of a defunct stream capture. The structure is a rectangular channel 43 cm deep that transitions abruptly to gently sloping banks, causing an abrupt change in the stage-Q relationship (Figure B.1). At FG1, recorded stage height ranged from 4 to 120 cm, while area-velocity Q measurements (n= 22) </w:t>
      </w:r>
      <w: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fldChar w:fldCharType="begin" w:fldLock="1"/>
      </w:r>
      <w:r w:rsidR="00B77809">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B77809" w:rsidRPr="00B77809">
        <w:rPr>
          <w:noProof/>
        </w:rPr>
        <w:t>(Brunner, 2010)</w:t>
      </w:r>
      <w:r>
        <w:fldChar w:fldCharType="end"/>
      </w:r>
      <w:r>
        <w:t>. The surveyed geometry of the upstream channel and flow structure at FG1 were input to HEC-RAS, and the HEC-RAS model was calibrated to the Q measurements (Figure B.4). While a power function fit Q measurements better than HEC-RAS for low flow, HEC-RAS fit better for Q above the storm threshold used in analyses of SSY (Figure B.4).</w:t>
      </w:r>
    </w:p>
    <w:p w:rsidR="00960547" w:rsidRPr="00124A86" w:rsidRDefault="00960547" w:rsidP="00960547">
      <w:pPr>
        <w:pStyle w:val="Heading2"/>
      </w:pPr>
      <w:r>
        <w:t>APPENDIX C. Water discharge during storm events</w:t>
      </w:r>
    </w:p>
    <w:p w:rsidR="00960547" w:rsidRDefault="00960547" w:rsidP="00960547">
      <w:pPr>
        <w:ind w:firstLine="0"/>
      </w:pPr>
      <w:r>
        <w:t>&lt;Table C.1 here please&gt;</w:t>
      </w:r>
    </w:p>
    <w:p w:rsidR="00960547" w:rsidRDefault="00960547" w:rsidP="00960547">
      <w:pPr>
        <w:pStyle w:val="Heading2"/>
      </w:pPr>
      <w:r>
        <w:t>APPENDIX D. Turbidity-Suspended Sediment Concentration rating curves for turbidimeters in Faga'alu</w:t>
      </w:r>
    </w:p>
    <w:p w:rsidR="00960547" w:rsidRDefault="00960547" w:rsidP="00960547">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t>
      </w:r>
      <w:r>
        <w:lastRenderedPageBreak/>
        <w:t>than 10% (4-8%) during each recalibration. The OBS requires calibration every two years, so recalibration was not needed during the study period. All turbidimeters were cleaned following storms to ensure proper operation.</w:t>
      </w:r>
    </w:p>
    <w:p w:rsidR="00960547" w:rsidRDefault="00960547" w:rsidP="00960547">
      <w:r>
        <w:t xml:space="preserve">At FG3, </w:t>
      </w:r>
      <w:proofErr w:type="gramStart"/>
      <w:r>
        <w:t>a</w:t>
      </w:r>
      <w:proofErr w:type="gramEnd"/>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344CA">
        <w:rPr>
          <w:vertAlign w:val="superscript"/>
        </w:rPr>
        <w:t>2</w:t>
      </w:r>
      <w:r>
        <w:t xml:space="preserve"> and is a physically comparable measurement to NTU measured by the YSI and TS (Anderson, 2005).</w:t>
      </w:r>
    </w:p>
    <w:p w:rsidR="00960547" w:rsidRDefault="00960547" w:rsidP="00960547">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rsidR="00960547" w:rsidRDefault="00960547" w:rsidP="00960547">
      <w:r>
        <w:t xml:space="preserve">The T-SSC relationship can be unique to each region, stream, instrument or even each storm event </w:t>
      </w:r>
      <w:r>
        <w:fldChar w:fldCharType="begin" w:fldLock="1"/>
      </w:r>
      <w:r w:rsidR="00B77809">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B77809" w:rsidRPr="00B77809">
        <w:rPr>
          <w:noProof/>
        </w:rPr>
        <w:t>(Lewis et al., 2001)</w:t>
      </w:r>
      <w:r>
        <w:fldChar w:fldCharType="end"/>
      </w:r>
      <w:r>
        <w:t xml:space="preserve">, and can be influenced by water color, dissolved solids and </w:t>
      </w:r>
      <w:r>
        <w:lastRenderedPageBreak/>
        <w:t xml:space="preserve">organic matter, temperature, and the shape, size, and composition of sediment. However, T has proved to be a robust surrogate measure of SSC in streams </w:t>
      </w:r>
      <w:r>
        <w:fldChar w:fldCharType="begin" w:fldLock="1"/>
      </w:r>
      <w:r w:rsidR="00B77809">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00B77809" w:rsidRPr="00B77809">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rsidR="00B77809">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00B77809" w:rsidRPr="00B77809">
        <w:rPr>
          <w:noProof/>
        </w:rPr>
        <w:t>(Lewis, 1996)</w:t>
      </w:r>
      <w:r>
        <w:fldChar w:fldCharType="end"/>
      </w:r>
      <w:r>
        <w:t>. A unique T-SSC relationship was developed for each turbidimeter, at each location, using 15 min interval T data and SSC samples from storm periods only (Figure D.1). A "synthetic" T-SSC relationship was also developed by placing the turbidimeter in a black tub with water, and sampling T and SSC as sediment was added (Figure D.2), but results were not comparable to T-SSC relationships developed under actual storm conditions</w:t>
      </w:r>
      <w:r w:rsidR="00B77809">
        <w:t xml:space="preserve"> </w:t>
      </w:r>
      <w:r w:rsidR="00B77809">
        <w:fldChar w:fldCharType="begin" w:fldLock="1"/>
      </w:r>
      <w:r w:rsidR="00B77809">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00B77809">
        <w:fldChar w:fldCharType="separate"/>
      </w:r>
      <w:r w:rsidR="00B77809" w:rsidRPr="00B77809">
        <w:rPr>
          <w:noProof/>
        </w:rPr>
        <w:t>(Minella et al., 2008)</w:t>
      </w:r>
      <w:r w:rsidR="00B77809">
        <w:fldChar w:fldCharType="end"/>
      </w:r>
      <w:bookmarkStart w:id="0" w:name="_GoBack"/>
      <w:bookmarkEnd w:id="0"/>
      <w:r>
        <w:t xml:space="preserve"> and were not used in further analyses.</w:t>
      </w:r>
    </w:p>
    <w:p w:rsidR="00960547" w:rsidRDefault="00960547" w:rsidP="00960547">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w:t>
      </w:r>
      <w:r w:rsidRPr="006743E5">
        <w:rPr>
          <w:vertAlign w:val="superscript"/>
        </w:rPr>
        <w:t>2</w:t>
      </w:r>
      <w:r>
        <w:t xml:space="preserve">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D.1a) was used to calculate SSC from T data collected by the TS and the YSI at FG1. For the YSI turbidimeter, more scatter was observed in the T-SSC relationship at FG3 than at FG1 (Figure D.1a), which could be attributed to the higher number and wider range of values sampled, and to temporal variability in sediment characteristics. The OBSa and OBSb turbidimeters had high r</w:t>
      </w:r>
      <w:r w:rsidRPr="006743E5">
        <w:rPr>
          <w:vertAlign w:val="superscript"/>
        </w:rPr>
        <w:t>2</w:t>
      </w:r>
      <w:r>
        <w:t xml:space="preserve"> values (0.82, 0.93) and compared well between the two periods of deployment (Figure D.1b).</w:t>
      </w:r>
    </w:p>
    <w:p w:rsidR="00575AFD" w:rsidRDefault="005F5202"/>
    <w:sectPr w:rsidR="00575AFD"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5202" w:rsidRDefault="005F5202">
      <w:pPr>
        <w:spacing w:line="240" w:lineRule="auto"/>
      </w:pPr>
      <w:r>
        <w:separator/>
      </w:r>
    </w:p>
  </w:endnote>
  <w:endnote w:type="continuationSeparator" w:id="0">
    <w:p w:rsidR="005F5202" w:rsidRDefault="005F52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C6394A" w:rsidRDefault="00960547">
        <w:pPr>
          <w:pStyle w:val="Footer"/>
          <w:jc w:val="center"/>
        </w:pPr>
        <w:r>
          <w:fldChar w:fldCharType="begin"/>
        </w:r>
        <w:r>
          <w:instrText xml:space="preserve"> PAGE   \* MERGEFORMAT </w:instrText>
        </w:r>
        <w:r>
          <w:fldChar w:fldCharType="separate"/>
        </w:r>
        <w:r w:rsidR="00B77809">
          <w:rPr>
            <w:noProof/>
          </w:rPr>
          <w:t>6</w:t>
        </w:r>
        <w:r>
          <w:rPr>
            <w:noProof/>
          </w:rPr>
          <w:fldChar w:fldCharType="end"/>
        </w:r>
      </w:p>
    </w:sdtContent>
  </w:sdt>
  <w:p w:rsidR="00C6394A" w:rsidRDefault="005F52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5202" w:rsidRDefault="005F5202">
      <w:pPr>
        <w:spacing w:line="240" w:lineRule="auto"/>
      </w:pPr>
      <w:r>
        <w:separator/>
      </w:r>
    </w:p>
  </w:footnote>
  <w:footnote w:type="continuationSeparator" w:id="0">
    <w:p w:rsidR="005F5202" w:rsidRDefault="005F520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113"/>
    <w:rsid w:val="00425113"/>
    <w:rsid w:val="00512B2A"/>
    <w:rsid w:val="0059092E"/>
    <w:rsid w:val="005E7EC7"/>
    <w:rsid w:val="005F5202"/>
    <w:rsid w:val="00960547"/>
    <w:rsid w:val="00B03D61"/>
    <w:rsid w:val="00B77809"/>
    <w:rsid w:val="00D00184"/>
    <w:rsid w:val="00D96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B7746D-4F1B-42C9-B733-81D18BDD2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547"/>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D00184"/>
    <w:pPr>
      <w:keepNext/>
      <w:keepLines/>
      <w:spacing w:before="240" w:line="240" w:lineRule="auto"/>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0547"/>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line="240" w:lineRule="auto"/>
      <w:ind w:firstLine="0"/>
      <w:outlineLvl w:val="4"/>
    </w:pPr>
    <w:rPr>
      <w:rFonts w:asciiTheme="majorHAnsi" w:eastAsiaTheme="majorEastAsia" w:hAnsiTheme="majorHAns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pPr>
      <w:spacing w:line="240" w:lineRule="auto"/>
      <w:ind w:firstLine="0"/>
    </w:pPr>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pPr>
      <w:spacing w:line="240" w:lineRule="auto"/>
      <w:ind w:firstLine="0"/>
    </w:pPr>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pPr>
      <w:spacing w:line="240" w:lineRule="auto"/>
      <w:ind w:firstLine="0"/>
    </w:pPr>
    <w:rPr>
      <w:rFonts w:ascii="Calibri" w:eastAsiaTheme="majorEastAsia" w:hAnsi="Calibri"/>
      <w:b/>
      <w:color w:val="0070C0"/>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60547"/>
    <w:rPr>
      <w:rFonts w:asciiTheme="majorHAnsi" w:eastAsiaTheme="majorEastAsia" w:hAnsiTheme="majorHAnsi" w:cstheme="majorBidi"/>
      <w:b/>
      <w:color w:val="2E74B5" w:themeColor="accent1" w:themeShade="BF"/>
      <w:sz w:val="26"/>
      <w:szCs w:val="26"/>
    </w:rPr>
  </w:style>
  <w:style w:type="paragraph" w:styleId="Footer">
    <w:name w:val="footer"/>
    <w:basedOn w:val="Normal"/>
    <w:link w:val="FooterChar"/>
    <w:uiPriority w:val="99"/>
    <w:unhideWhenUsed/>
    <w:rsid w:val="00960547"/>
    <w:pPr>
      <w:tabs>
        <w:tab w:val="center" w:pos="4680"/>
        <w:tab w:val="right" w:pos="9360"/>
      </w:tabs>
    </w:pPr>
  </w:style>
  <w:style w:type="character" w:customStyle="1" w:styleId="FooterChar">
    <w:name w:val="Footer Char"/>
    <w:basedOn w:val="DefaultParagraphFont"/>
    <w:link w:val="Footer"/>
    <w:uiPriority w:val="99"/>
    <w:rsid w:val="00960547"/>
    <w:rPr>
      <w:rFonts w:ascii="Times" w:hAnsi="Times" w:cs="Times New Roman"/>
      <w:sz w:val="24"/>
      <w:szCs w:val="20"/>
    </w:rPr>
  </w:style>
  <w:style w:type="character" w:styleId="LineNumber">
    <w:name w:val="line number"/>
    <w:basedOn w:val="DefaultParagraphFont"/>
    <w:uiPriority w:val="99"/>
    <w:semiHidden/>
    <w:unhideWhenUsed/>
    <w:rsid w:val="00960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6151E-EFFB-4624-BAE9-556F4E6E1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763</Words>
  <Characters>2145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dcterms:created xsi:type="dcterms:W3CDTF">2015-12-23T01:52:00Z</dcterms:created>
  <dcterms:modified xsi:type="dcterms:W3CDTF">2016-02-17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